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2"/>
      <w:r w:rsidR="00F03F9E">
        <w:rPr>
          <w:rStyle w:val="CommentReference"/>
          <w:rFonts w:asciiTheme="minorHAnsi" w:eastAsiaTheme="minorHAnsi" w:hAnsiTheme="minorHAnsi" w:cstheme="minorBidi"/>
          <w:color w:val="auto"/>
        </w:rPr>
        <w:commentReference w:id="72"/>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73" w:author="Dave Bridges" w:date="2018-01-31T20:28:00Z">
        <w:r w:rsidR="000B1CD1" w:rsidRPr="000646B0" w:rsidDel="00B55804">
          <w:delText>series of proliferation</w:delText>
        </w:r>
      </w:del>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w:t>
      </w:r>
      <w:r w:rsidR="00EA52F5" w:rsidRPr="000646B0">
        <w:lastRenderedPageBreak/>
        <w:t>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0"/>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0"/>
      <w:r w:rsidR="008E6149">
        <w:rPr>
          <w:rStyle w:val="CommentReference"/>
          <w:rFonts w:asciiTheme="minorHAnsi" w:eastAsiaTheme="minorHAnsi" w:hAnsiTheme="minorHAnsi" w:cstheme="minorBidi"/>
          <w:color w:val="auto"/>
        </w:rPr>
        <w:commentReference w:id="90"/>
      </w:r>
    </w:p>
    <w:p w14:paraId="75F9EB5D" w14:textId="77777777" w:rsidR="000C5574" w:rsidRPr="000646B0" w:rsidRDefault="000C5574" w:rsidP="000C5574"/>
    <w:p w14:paraId="50C41FC5" w14:textId="0B3B9028" w:rsidR="00203036" w:rsidRPr="000646B0" w:rsidRDefault="00C87659" w:rsidP="002422F7">
      <w:pPr>
        <w:ind w:firstLine="720"/>
      </w:pPr>
      <w:commentRangeStart w:id="91"/>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91"/>
      <w:r w:rsidR="008E6149">
        <w:rPr>
          <w:rStyle w:val="CommentReference"/>
          <w:rFonts w:asciiTheme="minorHAnsi" w:eastAsiaTheme="minorHAnsi" w:hAnsiTheme="minorHAnsi" w:cstheme="minorBidi"/>
        </w:rPr>
        <w:commentReference w:id="91"/>
      </w:r>
      <w:r w:rsidR="00BB5D98" w:rsidRPr="000646B0">
        <w:t xml:space="preserve">. </w:t>
      </w:r>
      <w:commentRangeStart w:id="92"/>
      <w:r w:rsidR="00CF4DF3" w:rsidRPr="000646B0">
        <w:t xml:space="preserve">Some studies </w:t>
      </w:r>
      <w:commentRangeEnd w:id="92"/>
      <w:r w:rsidR="008E6149">
        <w:rPr>
          <w:rStyle w:val="CommentReference"/>
          <w:rFonts w:asciiTheme="minorHAnsi" w:eastAsiaTheme="minorHAnsi" w:hAnsiTheme="minorHAnsi" w:cstheme="minorBidi"/>
        </w:rPr>
        <w:commentReference w:id="92"/>
      </w:r>
      <w:r w:rsidR="00CF4DF3" w:rsidRPr="000646B0">
        <w:t xml:space="preserve">have shown </w:t>
      </w:r>
      <w:r w:rsidR="00F44E5F" w:rsidRPr="000646B0">
        <w:t xml:space="preserve">that </w:t>
      </w:r>
      <w:ins w:id="93"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94" w:author="Dave Bridges" w:date="2018-02-05T14:16:00Z">
        <w:r w:rsidR="00F44E5F" w:rsidRPr="000646B0" w:rsidDel="008E6149">
          <w:delText xml:space="preserve">nutrient </w:delText>
        </w:r>
      </w:del>
      <w:ins w:id="95"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96"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97"/>
      <w:r w:rsidR="00B07249" w:rsidRPr="000646B0">
        <w:t xml:space="preserve">system </w:t>
      </w:r>
      <w:commentRangeStart w:id="98"/>
      <w:r w:rsidR="00B07249" w:rsidRPr="000646B0">
        <w:t>A</w:t>
      </w:r>
      <w:commentRangeEnd w:id="98"/>
      <w:r w:rsidR="008E6149">
        <w:rPr>
          <w:rStyle w:val="CommentReference"/>
          <w:rFonts w:asciiTheme="minorHAnsi" w:eastAsiaTheme="minorHAnsi" w:hAnsiTheme="minorHAnsi" w:cstheme="minorBidi"/>
        </w:rPr>
        <w:commentReference w:id="98"/>
      </w:r>
      <w:commentRangeEnd w:id="97"/>
      <w:r w:rsidR="008E6149">
        <w:rPr>
          <w:rStyle w:val="CommentReference"/>
          <w:rFonts w:asciiTheme="minorHAnsi" w:eastAsiaTheme="minorHAnsi" w:hAnsiTheme="minorHAnsi" w:cstheme="minorBidi"/>
        </w:rPr>
        <w:commentReference w:id="97"/>
      </w:r>
      <w:r w:rsidR="00B07249" w:rsidRPr="000646B0">
        <w:t xml:space="preserve">. </w:t>
      </w:r>
      <w:r w:rsidR="00EE5BD7" w:rsidRPr="000646B0">
        <w:t xml:space="preserve">Although insulin promotes the uptake of glucose in </w:t>
      </w:r>
      <w:commentRangeStart w:id="99"/>
      <w:r w:rsidR="00EE5BD7" w:rsidRPr="000646B0">
        <w:t>maternal cells</w:t>
      </w:r>
      <w:commentRangeEnd w:id="99"/>
      <w:r w:rsidR="008E6149">
        <w:rPr>
          <w:rStyle w:val="CommentReference"/>
          <w:rFonts w:asciiTheme="minorHAnsi" w:eastAsiaTheme="minorHAnsi" w:hAnsiTheme="minorHAnsi" w:cstheme="minorBidi"/>
        </w:rPr>
        <w:commentReference w:id="99"/>
      </w:r>
      <w:r w:rsidR="00EE5BD7" w:rsidRPr="000646B0">
        <w:t xml:space="preserve">, its activity in the placenta does not mediate glucose </w:t>
      </w:r>
      <w:commentRangeStart w:id="100"/>
      <w:r w:rsidR="00EE5BD7" w:rsidRPr="000646B0">
        <w:t>transport</w:t>
      </w:r>
      <w:commentRangeEnd w:id="100"/>
      <w:r w:rsidR="00302229">
        <w:rPr>
          <w:rStyle w:val="CommentReference"/>
          <w:rFonts w:asciiTheme="minorHAnsi" w:eastAsiaTheme="minorHAnsi" w:hAnsiTheme="minorHAnsi" w:cstheme="minorBidi"/>
        </w:rPr>
        <w:commentReference w:id="100"/>
      </w:r>
      <w:r w:rsidR="00EE5BD7" w:rsidRPr="000646B0">
        <w:t xml:space="preserve">. </w:t>
      </w:r>
      <w:r w:rsidR="00276386" w:rsidRPr="000646B0">
        <w:t xml:space="preserve">In fact, maternal </w:t>
      </w:r>
      <w:r w:rsidR="00205CC6" w:rsidRPr="000646B0">
        <w:t xml:space="preserve">insulin levels only mediate </w:t>
      </w:r>
      <w:commentRangeStart w:id="101"/>
      <w:r w:rsidR="00205CC6" w:rsidRPr="000646B0">
        <w:t xml:space="preserve">downstream </w:t>
      </w:r>
      <w:r w:rsidR="00295E37" w:rsidRPr="000646B0">
        <w:t>signaling molecules</w:t>
      </w:r>
      <w:r w:rsidR="00205CC6" w:rsidRPr="000646B0">
        <w:t xml:space="preserve"> of insulin</w:t>
      </w:r>
      <w:r w:rsidR="002422F7">
        <w:t xml:space="preserve"> </w:t>
      </w:r>
      <w:commentRangeEnd w:id="101"/>
      <w:r w:rsidR="008E6149">
        <w:rPr>
          <w:rStyle w:val="CommentReference"/>
          <w:rFonts w:asciiTheme="minorHAnsi" w:eastAsiaTheme="minorHAnsi" w:hAnsiTheme="minorHAnsi" w:cstheme="minorBidi"/>
        </w:rPr>
        <w:commentReference w:id="101"/>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02" w:author="Dave Bridges" w:date="2018-02-05T14:18:00Z">
        <w:r w:rsidR="00295E37" w:rsidRPr="000646B0" w:rsidDel="008E6149">
          <w:delText>upregulation</w:delText>
        </w:r>
      </w:del>
      <w:ins w:id="103" w:author="Dave Bridges" w:date="2018-02-05T14:18:00Z">
        <w:r w:rsidR="008E6149">
          <w:t>activation</w:t>
        </w:r>
      </w:ins>
      <w:r w:rsidR="00295E37" w:rsidRPr="000646B0">
        <w:t xml:space="preserve">. </w:t>
      </w:r>
      <w:r w:rsidR="00E57385" w:rsidRPr="000646B0">
        <w:t xml:space="preserve">In maternal obesity, </w:t>
      </w:r>
      <w:del w:id="104"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05"/>
      <w:r w:rsidR="00295E37" w:rsidRPr="000646B0">
        <w:t>mTOR</w:t>
      </w:r>
      <w:r w:rsidR="002422F7">
        <w:t xml:space="preserve"> complex 1 (mTORC1)</w:t>
      </w:r>
      <w:r w:rsidR="00295E37" w:rsidRPr="000646B0">
        <w:t xml:space="preserve"> signals</w:t>
      </w:r>
      <w:r w:rsidR="00EE5BD7" w:rsidRPr="000646B0">
        <w:t xml:space="preserve">. </w:t>
      </w:r>
      <w:commentRangeEnd w:id="105"/>
      <w:r w:rsidR="008E6149">
        <w:rPr>
          <w:rStyle w:val="CommentReference"/>
          <w:rFonts w:asciiTheme="minorHAnsi" w:eastAsiaTheme="minorHAnsi" w:hAnsiTheme="minorHAnsi" w:cstheme="minorBidi"/>
        </w:rPr>
        <w:commentReference w:id="105"/>
      </w:r>
      <w:r w:rsidR="00EE5BD7" w:rsidRPr="000646B0">
        <w:t>This leads to</w:t>
      </w:r>
      <w:r w:rsidR="00295E37" w:rsidRPr="000646B0">
        <w:t xml:space="preserve"> fat deposition on the placental barrier</w:t>
      </w:r>
      <w:ins w:id="106" w:author="Dave Bridges" w:date="2018-02-05T14:26:00Z">
        <w:r w:rsidR="00302229">
          <w:t xml:space="preserve"> under conditions of maternal hyperinsulinemia</w:t>
        </w:r>
      </w:ins>
      <w:r w:rsidR="00295E37" w:rsidRPr="000646B0">
        <w:t xml:space="preserve">. Maternal insulin does not cross the placenta to the </w:t>
      </w:r>
      <w:commentRangeStart w:id="107"/>
      <w:r w:rsidR="00295E37" w:rsidRPr="000646B0">
        <w:t>fetus</w:t>
      </w:r>
      <w:commentRangeEnd w:id="107"/>
      <w:r w:rsidR="008E6149">
        <w:rPr>
          <w:rStyle w:val="CommentReference"/>
          <w:rFonts w:asciiTheme="minorHAnsi" w:eastAsiaTheme="minorHAnsi" w:hAnsiTheme="minorHAnsi" w:cstheme="minorBidi"/>
        </w:rPr>
        <w:commentReference w:id="107"/>
      </w:r>
      <w:ins w:id="108" w:author="Dave Bridges" w:date="2018-02-05T14:19:00Z">
        <w:r w:rsidR="008E6149">
          <w:t>.</w:t>
        </w:r>
      </w:ins>
      <w:r w:rsidR="00295E37" w:rsidRPr="000646B0">
        <w:t xml:space="preserve"> </w:t>
      </w:r>
      <w:del w:id="109"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10" w:author="Dave Bridges" w:date="2018-02-05T14:19:00Z">
        <w:r w:rsidR="008E6149">
          <w:t>M</w:t>
        </w:r>
      </w:ins>
      <w:r w:rsidR="00295E37" w:rsidRPr="000646B0">
        <w:t xml:space="preserve">aternal insulin </w:t>
      </w:r>
      <w:del w:id="111" w:author="Dave Bridges" w:date="2018-02-05T14:19:00Z">
        <w:r w:rsidR="00295E37" w:rsidRPr="000646B0" w:rsidDel="008E6149">
          <w:delText xml:space="preserve">that </w:delText>
        </w:r>
      </w:del>
      <w:ins w:id="112"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13"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14"/>
      <w:r w:rsidR="00295E37" w:rsidRPr="000646B0">
        <w:t>levels</w:t>
      </w:r>
      <w:commentRangeEnd w:id="114"/>
      <w:r w:rsidR="008E6149">
        <w:rPr>
          <w:rStyle w:val="CommentReference"/>
          <w:rFonts w:asciiTheme="minorHAnsi" w:eastAsiaTheme="minorHAnsi" w:hAnsiTheme="minorHAnsi" w:cstheme="minorBidi"/>
        </w:rPr>
        <w:commentReference w:id="114"/>
      </w:r>
      <w:r w:rsidR="00295E37" w:rsidRPr="000646B0">
        <w:t>.</w:t>
      </w:r>
      <w:r w:rsidR="00C32263" w:rsidRPr="000646B0">
        <w:t xml:space="preserve"> Insulin also stimulates </w:t>
      </w:r>
      <w:ins w:id="115"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16"/>
      <w:r w:rsidRPr="000646B0">
        <w:t>Another</w:t>
      </w:r>
      <w:commentRangeEnd w:id="116"/>
      <w:r w:rsidR="00302229">
        <w:rPr>
          <w:rStyle w:val="CommentReference"/>
          <w:rFonts w:asciiTheme="minorHAnsi" w:eastAsiaTheme="minorHAnsi" w:hAnsiTheme="minorHAnsi" w:cstheme="minorBidi"/>
        </w:rPr>
        <w:commentReference w:id="116"/>
      </w:r>
      <w:r w:rsidRPr="000646B0">
        <w:t xml:space="preserve"> signaling mechanism is </w:t>
      </w:r>
      <w:r w:rsidR="002422F7">
        <w:t xml:space="preserve">CCAAT-enhancer-binding protein </w:t>
      </w:r>
      <w:commentRangeStart w:id="117"/>
      <w:r w:rsidR="002422F7">
        <w:t>(C</w:t>
      </w:r>
      <w:r w:rsidR="006D49AC" w:rsidRPr="000646B0">
        <w:t>/EBP</w:t>
      </w:r>
      <w:r w:rsidR="002422F7">
        <w:t>)</w:t>
      </w:r>
      <w:r w:rsidR="006D49AC" w:rsidRPr="000646B0">
        <w:t xml:space="preserve"> </w:t>
      </w:r>
      <w:commentRangeEnd w:id="117"/>
      <w:r w:rsidR="00302229">
        <w:rPr>
          <w:rStyle w:val="CommentReference"/>
          <w:rFonts w:asciiTheme="minorHAnsi" w:eastAsiaTheme="minorHAnsi" w:hAnsiTheme="minorHAnsi" w:cstheme="minorBidi"/>
        </w:rPr>
        <w:commentReference w:id="117"/>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w:t>
      </w:r>
      <w:r w:rsidR="006D49AC" w:rsidRPr="000646B0">
        <w:lastRenderedPageBreak/>
        <w:t xml:space="preserve">downregulated and its expression is decreased in syncytiotrophoblasts. </w:t>
      </w:r>
      <w:r w:rsidR="00D651A0" w:rsidRPr="000646B0">
        <w:t>The d</w:t>
      </w:r>
      <w:r w:rsidR="006D49AC" w:rsidRPr="000646B0">
        <w:t>ecreased C/EBP expressi</w:t>
      </w:r>
      <w:r w:rsidR="00D651A0" w:rsidRPr="000646B0">
        <w:t xml:space="preserve">on </w:t>
      </w:r>
      <w:commentRangeStart w:id="118"/>
      <w:r w:rsidR="006D49AC" w:rsidRPr="000646B0">
        <w:t xml:space="preserve">may </w:t>
      </w:r>
      <w:commentRangeEnd w:id="118"/>
      <w:r w:rsidR="00302229">
        <w:rPr>
          <w:rStyle w:val="CommentReference"/>
          <w:rFonts w:asciiTheme="minorHAnsi" w:eastAsiaTheme="minorHAnsi" w:hAnsiTheme="minorHAnsi" w:cstheme="minorBidi"/>
        </w:rPr>
        <w:commentReference w:id="118"/>
      </w:r>
      <w:r w:rsidR="00D651A0" w:rsidRPr="000646B0">
        <w:t xml:space="preserve">yield a less mature placenta or a placenta with a </w:t>
      </w:r>
      <w:commentRangeStart w:id="119"/>
      <w:r w:rsidR="00D651A0" w:rsidRPr="000646B0">
        <w:t xml:space="preserve">suboptimal </w:t>
      </w:r>
      <w:commentRangeEnd w:id="119"/>
      <w:r w:rsidR="00302229">
        <w:rPr>
          <w:rStyle w:val="CommentReference"/>
          <w:rFonts w:asciiTheme="minorHAnsi" w:eastAsiaTheme="minorHAnsi" w:hAnsiTheme="minorHAnsi" w:cstheme="minorBidi"/>
        </w:rPr>
        <w:commentReference w:id="119"/>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20"/>
      <w:r w:rsidR="00D651A0" w:rsidRPr="000646B0">
        <w:t>women</w:t>
      </w:r>
      <w:commentRangeEnd w:id="120"/>
      <w:r w:rsidR="001505ED">
        <w:rPr>
          <w:rStyle w:val="CommentReference"/>
          <w:rFonts w:asciiTheme="minorHAnsi" w:eastAsiaTheme="minorHAnsi" w:hAnsiTheme="minorHAnsi" w:cstheme="minorBidi"/>
        </w:rPr>
        <w:commentReference w:id="120"/>
      </w:r>
      <w:r w:rsidR="00D651A0" w:rsidRPr="000646B0">
        <w:t xml:space="preserve">. This mechanism </w:t>
      </w:r>
      <w:commentRangeStart w:id="121"/>
      <w:r w:rsidR="00D651A0" w:rsidRPr="000646B0">
        <w:t xml:space="preserve">may </w:t>
      </w:r>
      <w:commentRangeEnd w:id="121"/>
      <w:r w:rsidR="001505ED">
        <w:rPr>
          <w:rStyle w:val="CommentReference"/>
          <w:rFonts w:asciiTheme="minorHAnsi" w:eastAsiaTheme="minorHAnsi" w:hAnsiTheme="minorHAnsi" w:cstheme="minorBidi"/>
        </w:rPr>
        <w:commentReference w:id="121"/>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122"/>
      <w:r w:rsidR="00D651A0" w:rsidRPr="000646B0">
        <w:t>h</w:t>
      </w:r>
      <w:r w:rsidR="006270C5">
        <w:t>CG</w:t>
      </w:r>
      <w:commentRangeEnd w:id="122"/>
      <w:r w:rsidR="001505ED">
        <w:rPr>
          <w:rStyle w:val="CommentReference"/>
          <w:rFonts w:asciiTheme="minorHAnsi" w:eastAsiaTheme="minorHAnsi" w:hAnsiTheme="minorHAnsi" w:cstheme="minorBidi"/>
        </w:rPr>
        <w:commentReference w:id="122"/>
      </w:r>
      <w:r w:rsidR="00D651A0" w:rsidRPr="000646B0">
        <w:t>. Whether this mechanism may be protective to limit potential fetal overgrowth or if it results in suboptimal gro</w:t>
      </w:r>
      <w:r w:rsidR="008F3E02">
        <w:t xml:space="preserve">wth is not clearly </w:t>
      </w:r>
      <w:commentRangeStart w:id="124"/>
      <w:r w:rsidR="008F3E02">
        <w:t>identified</w:t>
      </w:r>
      <w:commentRangeEnd w:id="124"/>
      <w:r w:rsidR="008F3E02">
        <w:rPr>
          <w:rStyle w:val="CommentReference"/>
        </w:rPr>
        <w:commentReference w:id="124"/>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t xml:space="preserve"> passed on to the</w:t>
      </w:r>
      <w:r w:rsidR="00574415" w:rsidRPr="000646B0">
        <w:t xml:space="preserve"> fetus. On the other hand, </w:t>
      </w:r>
      <w:r w:rsidR="00500592" w:rsidRPr="000646B0">
        <w:t xml:space="preserve">others believe that the placenta has the </w:t>
      </w:r>
      <w:r w:rsidR="00500592" w:rsidRPr="000646B0">
        <w:lastRenderedPageBreak/>
        <w:t>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25"/>
      <w:r w:rsidR="00DA3CE1" w:rsidRPr="000646B0">
        <w:t>respectively</w:t>
      </w:r>
      <w:commentRangeEnd w:id="125"/>
      <w:r w:rsidR="00005047">
        <w:rPr>
          <w:rStyle w:val="CommentReference"/>
        </w:rPr>
        <w:commentReference w:id="125"/>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126"/>
      <w:r w:rsidR="00D154C9">
        <w:t>energy</w:t>
      </w:r>
      <w:commentRangeEnd w:id="126"/>
      <w:r w:rsidR="00D154C9">
        <w:rPr>
          <w:rStyle w:val="CommentReference"/>
        </w:rPr>
        <w:commentReference w:id="126"/>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27"/>
      <w:r w:rsidR="001E6E12" w:rsidRPr="000646B0">
        <w:t>circulation</w:t>
      </w:r>
      <w:commentRangeEnd w:id="127"/>
      <w:r w:rsidR="009B0BAB">
        <w:rPr>
          <w:rStyle w:val="CommentReference"/>
        </w:rPr>
        <w:commentReference w:id="127"/>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28"/>
      <w:r w:rsidR="00850B7E">
        <w:t>membrane</w:t>
      </w:r>
      <w:commentRangeEnd w:id="128"/>
      <w:r w:rsidR="00850B7E">
        <w:rPr>
          <w:rStyle w:val="CommentReference"/>
        </w:rPr>
        <w:commentReference w:id="128"/>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129"/>
      <w:r w:rsidR="0094515C" w:rsidRPr="000646B0">
        <w:t>haptocorrin</w:t>
      </w:r>
      <w:commentRangeEnd w:id="129"/>
      <w:r w:rsidR="00C63CF5">
        <w:rPr>
          <w:rStyle w:val="CommentReference"/>
        </w:rPr>
        <w:commentReference w:id="129"/>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130"/>
      <w:r w:rsidR="00761E68" w:rsidRPr="000646B0">
        <w:t>well</w:t>
      </w:r>
      <w:commentRangeEnd w:id="130"/>
      <w:r w:rsidR="00761E68">
        <w:rPr>
          <w:rStyle w:val="CommentReference"/>
        </w:rPr>
        <w:commentReference w:id="130"/>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131"/>
      <w:r w:rsidRPr="000646B0">
        <w:rPr>
          <w:rFonts w:eastAsiaTheme="minorHAnsi"/>
        </w:rPr>
        <w:t>c</w:t>
      </w:r>
      <w:r>
        <w:t>irculation</w:t>
      </w:r>
      <w:commentRangeEnd w:id="131"/>
      <w:r>
        <w:rPr>
          <w:rStyle w:val="CommentReference"/>
        </w:rPr>
        <w:commentReference w:id="131"/>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 xml:space="preserve">Besides meeting fetal </w:t>
      </w:r>
      <w:r w:rsidR="004E4A01" w:rsidRPr="000646B0">
        <w:lastRenderedPageBreak/>
        <w:t>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132"/>
      <w:r w:rsidR="00545979" w:rsidRPr="000646B0">
        <w:t>species</w:t>
      </w:r>
      <w:commentRangeEnd w:id="132"/>
      <w:r>
        <w:rPr>
          <w:rStyle w:val="CommentReference"/>
        </w:rPr>
        <w:commentReference w:id="132"/>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133"/>
      <w:r w:rsidR="00205E20">
        <w:t>understood</w:t>
      </w:r>
      <w:commentRangeEnd w:id="133"/>
      <w:r w:rsidR="00205E20">
        <w:rPr>
          <w:rStyle w:val="CommentReference"/>
        </w:rPr>
        <w:commentReference w:id="133"/>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w:t>
      </w:r>
      <w:r w:rsidR="009F0040" w:rsidRPr="000646B0">
        <w:lastRenderedPageBreak/>
        <w:t xml:space="preserve">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34"/>
      <w:r w:rsidR="000469A4" w:rsidRPr="000646B0">
        <w:t>membrane</w:t>
      </w:r>
      <w:commentRangeEnd w:id="134"/>
      <w:r w:rsidR="001D0421">
        <w:rPr>
          <w:rStyle w:val="CommentReference"/>
        </w:rPr>
        <w:commentReference w:id="134"/>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lastRenderedPageBreak/>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135"/>
      <w:r w:rsidR="00981B23">
        <w:t>mTORC</w:t>
      </w:r>
      <w:commentRangeEnd w:id="135"/>
      <w:r w:rsidR="00981B23">
        <w:rPr>
          <w:rStyle w:val="CommentReference"/>
        </w:rPr>
        <w:commentReference w:id="135"/>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36"/>
      <w:r w:rsidR="0043424B" w:rsidRPr="000646B0">
        <w:t>Maternal</w:t>
      </w:r>
      <w:commentRangeEnd w:id="136"/>
      <w:r w:rsidR="0041180B">
        <w:rPr>
          <w:rStyle w:val="CommentReference"/>
        </w:rPr>
        <w:commentReference w:id="136"/>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137"/>
      <w:r w:rsidR="00A35776">
        <w:t>mTORC</w:t>
      </w:r>
      <w:commentRangeEnd w:id="137"/>
      <w:r w:rsidR="00A35776">
        <w:rPr>
          <w:rStyle w:val="CommentReference"/>
        </w:rPr>
        <w:commentReference w:id="137"/>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138"/>
      <w:r w:rsidR="0050281A">
        <w:t>humans</w:t>
      </w:r>
      <w:commentRangeEnd w:id="138"/>
      <w:r w:rsidR="00AE5AE6">
        <w:rPr>
          <w:rStyle w:val="CommentReference"/>
        </w:rPr>
        <w:commentReference w:id="138"/>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lastRenderedPageBreak/>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lastRenderedPageBreak/>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 xml:space="preserve">Branum AM, Kirmeyer SE &amp; Gregory ECW (2014). National Vital Statistics Reports Prepregnancy Body Mass Index by Maternal Characteristics and State: Data From the </w:t>
      </w:r>
      <w:r w:rsidR="0041189B" w:rsidRPr="000646B0">
        <w:rPr>
          <w:noProof/>
        </w:rPr>
        <w:lastRenderedPageBreak/>
        <w:t>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p>
  </w:comment>
  <w:comment w:id="72"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B55804" w:rsidRDefault="00B55804">
      <w:pPr>
        <w:pStyle w:val="CommentText"/>
      </w:pPr>
      <w:r>
        <w:rPr>
          <w:rStyle w:val="CommentReference"/>
        </w:rPr>
        <w:annotationRef/>
      </w:r>
      <w:r>
        <w:t>Synonym?</w:t>
      </w:r>
    </w:p>
  </w:comment>
  <w:comment w:id="76"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77" w:author="Dave Bridges" w:date="2018-01-31T20:29:00Z" w:initials="DB">
    <w:p w14:paraId="3E392365" w14:textId="0DB68919" w:rsidR="00232551" w:rsidRDefault="00232551">
      <w:pPr>
        <w:pStyle w:val="CommentText"/>
      </w:pPr>
      <w:r>
        <w:rPr>
          <w:rStyle w:val="CommentReference"/>
        </w:rPr>
        <w:annotationRef/>
      </w:r>
      <w:r>
        <w:t>Ref needed</w:t>
      </w:r>
    </w:p>
  </w:comment>
  <w:comment w:id="78"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79"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81"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384521" w:rsidRDefault="00384521">
      <w:pPr>
        <w:pStyle w:val="CommentText"/>
      </w:pPr>
      <w:r>
        <w:rPr>
          <w:rStyle w:val="CommentReference"/>
        </w:rPr>
        <w:annotationRef/>
      </w:r>
      <w:r>
        <w:t>Few? Several?  Couple?</w:t>
      </w:r>
    </w:p>
  </w:comment>
  <w:comment w:id="83" w:author="Dave Bridges" w:date="2018-01-31T20:31:00Z" w:initials="DB">
    <w:p w14:paraId="0323D971" w14:textId="26912BFB" w:rsidR="00E73074" w:rsidRDefault="00E73074">
      <w:pPr>
        <w:pStyle w:val="CommentText"/>
      </w:pPr>
      <w:r>
        <w:rPr>
          <w:rStyle w:val="CommentReference"/>
        </w:rPr>
        <w:annotationRef/>
      </w:r>
      <w:r>
        <w:t>Ref needed</w:t>
      </w:r>
    </w:p>
  </w:comment>
  <w:comment w:id="84"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1A658D" w:rsidRDefault="001A658D">
      <w:pPr>
        <w:pStyle w:val="CommentText"/>
      </w:pPr>
      <w:r>
        <w:rPr>
          <w:rStyle w:val="CommentReference"/>
        </w:rPr>
        <w:annotationRef/>
      </w:r>
      <w:r>
        <w:t>Run on sentence</w:t>
      </w:r>
    </w:p>
  </w:comment>
  <w:comment w:id="90" w:author="Dave Bridges" w:date="2018-02-05T14:15:00Z" w:initials="DB">
    <w:p w14:paraId="03CD3873" w14:textId="2EFD225C" w:rsidR="008E6149" w:rsidRDefault="008E6149">
      <w:pPr>
        <w:pStyle w:val="CommentText"/>
      </w:pPr>
      <w:r>
        <w:rPr>
          <w:rStyle w:val="CommentReference"/>
        </w:rPr>
        <w:annotationRef/>
      </w:r>
      <w:r>
        <w:t>This is a bit wordy, maybe try to make more succinct</w:t>
      </w:r>
    </w:p>
  </w:comment>
  <w:comment w:id="91" w:author="Dave Bridges" w:date="2018-02-05T14:15:00Z" w:initials="DB">
    <w:p w14:paraId="401C01C2" w14:textId="59FB0F28" w:rsidR="008E6149" w:rsidRDefault="008E6149">
      <w:pPr>
        <w:pStyle w:val="CommentText"/>
      </w:pPr>
      <w:r>
        <w:rPr>
          <w:rStyle w:val="CommentReference"/>
        </w:rPr>
        <w:annotationRef/>
      </w:r>
      <w:r>
        <w:t>Could be shorter, maybe the placenta both signals and responds to maternal signals.</w:t>
      </w:r>
    </w:p>
  </w:comment>
  <w:comment w:id="92" w:author="Dave Bridges" w:date="2018-02-05T14:16:00Z" w:initials="DB">
    <w:p w14:paraId="0F816932" w14:textId="2A6EC7FC" w:rsidR="008E6149" w:rsidRDefault="008E6149">
      <w:pPr>
        <w:pStyle w:val="CommentText"/>
      </w:pPr>
      <w:r>
        <w:rPr>
          <w:rStyle w:val="CommentReference"/>
        </w:rPr>
        <w:annotationRef/>
      </w:r>
      <w:r>
        <w:t xml:space="preserve">This makes it sound like some haven’t.  </w:t>
      </w:r>
    </w:p>
  </w:comment>
  <w:comment w:id="98" w:author="Dave Bridges" w:date="2018-02-05T14:16:00Z" w:initials="DB">
    <w:p w14:paraId="0B449A2E" w14:textId="7213606B" w:rsidR="008E6149" w:rsidRDefault="008E6149">
      <w:pPr>
        <w:pStyle w:val="CommentText"/>
      </w:pPr>
      <w:r>
        <w:rPr>
          <w:rStyle w:val="CommentReference"/>
        </w:rPr>
        <w:annotationRef/>
      </w:r>
      <w:r>
        <w:t>List these protein names</w:t>
      </w:r>
    </w:p>
  </w:comment>
  <w:comment w:id="97" w:author="Dave Bridges" w:date="2018-02-05T14:20:00Z" w:initials="DB">
    <w:p w14:paraId="188ADAAA" w14:textId="133FB3F3" w:rsidR="008E6149" w:rsidRDefault="008E6149">
      <w:pPr>
        <w:pStyle w:val="CommentText"/>
      </w:pPr>
      <w:r>
        <w:rPr>
          <w:rStyle w:val="CommentReference"/>
        </w:rPr>
        <w:annotationRef/>
      </w:r>
      <w:r>
        <w:t>Just A?  Would be helpful to list what amino acids this transports</w:t>
      </w:r>
    </w:p>
  </w:comment>
  <w:comment w:id="99" w:author="Dave Bridges" w:date="2018-02-05T14:17:00Z" w:initials="DB">
    <w:p w14:paraId="6C66EE8B" w14:textId="03C1054B" w:rsidR="008E6149" w:rsidRDefault="008E6149">
      <w:pPr>
        <w:pStyle w:val="CommentText"/>
      </w:pPr>
      <w:r>
        <w:rPr>
          <w:rStyle w:val="CommentReference"/>
        </w:rPr>
        <w:annotationRef/>
      </w:r>
      <w:r>
        <w:t>Do you mean at the maternal interface, or are you talking about like, muscle or adipose in the mother</w:t>
      </w:r>
    </w:p>
  </w:comment>
  <w:comment w:id="100" w:author="Dave Bridges" w:date="2018-02-05T14:26:00Z" w:initials="DB">
    <w:p w14:paraId="39247F41" w14:textId="5C502F83" w:rsidR="00302229" w:rsidRDefault="00302229">
      <w:pPr>
        <w:pStyle w:val="CommentText"/>
      </w:pPr>
      <w:r>
        <w:rPr>
          <w:rStyle w:val="CommentReference"/>
        </w:rPr>
        <w:annotationRef/>
      </w:r>
      <w:r>
        <w:t>ref</w:t>
      </w:r>
    </w:p>
  </w:comment>
  <w:comment w:id="101" w:author="Dave Bridges" w:date="2018-02-05T14:17:00Z" w:initials="DB">
    <w:p w14:paraId="2D377936" w14:textId="45D6910B" w:rsidR="008E6149" w:rsidRDefault="008E6149">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05" w:author="Dave Bridges" w:date="2018-02-05T14:18:00Z" w:initials="DB">
    <w:p w14:paraId="42E9837E" w14:textId="5908D0DC" w:rsidR="008E6149" w:rsidRDefault="008E6149">
      <w:pPr>
        <w:pStyle w:val="CommentText"/>
      </w:pPr>
      <w:r>
        <w:rPr>
          <w:rStyle w:val="CommentReference"/>
        </w:rPr>
        <w:annotationRef/>
      </w:r>
      <w:r>
        <w:t>I would love to see the reference for this.</w:t>
      </w:r>
    </w:p>
  </w:comment>
  <w:comment w:id="107" w:author="Dave Bridges" w:date="2018-02-05T14:19:00Z" w:initials="DB">
    <w:p w14:paraId="4241680E" w14:textId="0EEF04CC" w:rsidR="008E6149" w:rsidRDefault="008E6149">
      <w:pPr>
        <w:pStyle w:val="CommentText"/>
      </w:pPr>
      <w:r>
        <w:rPr>
          <w:rStyle w:val="CommentReference"/>
        </w:rPr>
        <w:annotationRef/>
      </w:r>
      <w:r>
        <w:t>ref</w:t>
      </w:r>
    </w:p>
  </w:comment>
  <w:comment w:id="114" w:author="Dave Bridges" w:date="2018-02-05T14:20:00Z" w:initials="DB">
    <w:p w14:paraId="55D4D807" w14:textId="2E07311B" w:rsidR="008E6149" w:rsidRDefault="008E6149">
      <w:pPr>
        <w:pStyle w:val="CommentText"/>
      </w:pPr>
      <w:r>
        <w:rPr>
          <w:rStyle w:val="CommentReference"/>
        </w:rPr>
        <w:annotationRef/>
      </w:r>
      <w:r>
        <w:t>ref</w:t>
      </w:r>
    </w:p>
  </w:comment>
  <w:comment w:id="116" w:author="Dave Bridges" w:date="2018-02-05T14:27:00Z" w:initials="DB">
    <w:p w14:paraId="3E0E7BA2" w14:textId="7CAB2227" w:rsidR="00302229" w:rsidRDefault="00302229">
      <w:pPr>
        <w:pStyle w:val="CommentText"/>
      </w:pPr>
      <w:r>
        <w:rPr>
          <w:rStyle w:val="CommentReference"/>
        </w:rPr>
        <w:annotationRef/>
      </w:r>
      <w:r>
        <w:t>Start off here by describing what the relevance of differentiation is, before you get into how this is modified</w:t>
      </w:r>
    </w:p>
  </w:comment>
  <w:comment w:id="117" w:author="Dave Bridges" w:date="2018-02-05T14:27:00Z" w:initials="DB">
    <w:p w14:paraId="071600A9" w14:textId="2F753211" w:rsidR="00302229" w:rsidRDefault="00302229">
      <w:pPr>
        <w:pStyle w:val="CommentText"/>
      </w:pPr>
      <w:r>
        <w:rPr>
          <w:rStyle w:val="CommentReference"/>
        </w:rPr>
        <w:annotationRef/>
      </w:r>
      <w:r>
        <w:t>there are four of these, alpha beta delta and gamma.  Which one(s) do you mean?</w:t>
      </w:r>
    </w:p>
  </w:comment>
  <w:comment w:id="118" w:author="Dave Bridges" w:date="2018-02-05T14:28:00Z" w:initials="DB">
    <w:p w14:paraId="4C4A2EC6" w14:textId="4A10A6D0" w:rsidR="00302229" w:rsidRDefault="00302229">
      <w:pPr>
        <w:pStyle w:val="CommentText"/>
      </w:pPr>
      <w:r>
        <w:rPr>
          <w:rStyle w:val="CommentReference"/>
        </w:rPr>
        <w:annotationRef/>
      </w:r>
      <w:r>
        <w:t>Is his not shown?</w:t>
      </w:r>
    </w:p>
  </w:comment>
  <w:comment w:id="119" w:author="Dave Bridges" w:date="2018-02-05T14:28:00Z" w:initials="DB">
    <w:p w14:paraId="7BDC5F16" w14:textId="5180353F" w:rsidR="00302229" w:rsidRDefault="00302229">
      <w:pPr>
        <w:pStyle w:val="CommentText"/>
      </w:pPr>
      <w:r>
        <w:rPr>
          <w:rStyle w:val="CommentReference"/>
        </w:rPr>
        <w:annotationRef/>
      </w:r>
      <w:r>
        <w:t>How so?</w:t>
      </w:r>
    </w:p>
  </w:comment>
  <w:comment w:id="120" w:author="Dave Bridges" w:date="2018-02-05T14:28:00Z" w:initials="DB">
    <w:p w14:paraId="77996849" w14:textId="405F5245" w:rsidR="001505ED" w:rsidRDefault="001505ED">
      <w:pPr>
        <w:pStyle w:val="CommentText"/>
      </w:pPr>
      <w:r>
        <w:rPr>
          <w:rStyle w:val="CommentReference"/>
        </w:rPr>
        <w:annotationRef/>
      </w:r>
      <w:r>
        <w:t>ref</w:t>
      </w:r>
    </w:p>
  </w:comment>
  <w:comment w:id="121" w:author="Dave Bridges" w:date="2018-02-05T14:28:00Z" w:initials="DB">
    <w:p w14:paraId="23E3F224" w14:textId="28FB6FD3" w:rsidR="001505ED" w:rsidRDefault="001505ED">
      <w:pPr>
        <w:pStyle w:val="CommentText"/>
      </w:pPr>
      <w:r>
        <w:rPr>
          <w:rStyle w:val="CommentReference"/>
        </w:rPr>
        <w:annotationRef/>
      </w:r>
      <w:r>
        <w:t>again either it does or it dosent</w:t>
      </w:r>
    </w:p>
  </w:comment>
  <w:comment w:id="122" w:author="Dave Bridges" w:date="2018-02-05T14:28:00Z" w:initials="DB">
    <w:p w14:paraId="50FDBA68" w14:textId="0C5249FD" w:rsidR="001505ED" w:rsidRDefault="001505ED">
      <w:pPr>
        <w:pStyle w:val="CommentText"/>
      </w:pPr>
      <w:r>
        <w:rPr>
          <w:rStyle w:val="CommentReference"/>
        </w:rPr>
        <w:annotationRef/>
      </w:r>
      <w:r>
        <w:t>what would be the relevance of this?</w:t>
      </w:r>
      <w:bookmarkStart w:id="123" w:name="_GoBack"/>
      <w:bookmarkEnd w:id="123"/>
    </w:p>
  </w:comment>
  <w:comment w:id="124"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125"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126"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127"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3A3A9E"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128"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129"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130"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131"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132"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133"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134"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135"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36"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137"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138"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FA748" w14:textId="77777777" w:rsidR="003A3A9E" w:rsidRDefault="003A3A9E" w:rsidP="00EB23A7">
      <w:r>
        <w:separator/>
      </w:r>
    </w:p>
  </w:endnote>
  <w:endnote w:type="continuationSeparator" w:id="0">
    <w:p w14:paraId="72585607" w14:textId="77777777" w:rsidR="003A3A9E" w:rsidRDefault="003A3A9E"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A2B81B" w14:textId="77777777" w:rsidR="003A3A9E" w:rsidRDefault="003A3A9E" w:rsidP="00EB23A7">
      <w:r>
        <w:separator/>
      </w:r>
    </w:p>
  </w:footnote>
  <w:footnote w:type="continuationSeparator" w:id="0">
    <w:p w14:paraId="62115F4D" w14:textId="77777777" w:rsidR="003A3A9E" w:rsidRDefault="003A3A9E"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E44"/>
    <w:rsid w:val="003767AB"/>
    <w:rsid w:val="00376B22"/>
    <w:rsid w:val="003804E6"/>
    <w:rsid w:val="00384521"/>
    <w:rsid w:val="003860D3"/>
    <w:rsid w:val="00390E85"/>
    <w:rsid w:val="00392E29"/>
    <w:rsid w:val="003A1EB0"/>
    <w:rsid w:val="003A1F6E"/>
    <w:rsid w:val="003A3A9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55804"/>
    <w:rsid w:val="00B60D85"/>
    <w:rsid w:val="00B65C60"/>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15D21"/>
    <w:rsid w:val="00C218B5"/>
    <w:rsid w:val="00C21CA7"/>
    <w:rsid w:val="00C21F48"/>
    <w:rsid w:val="00C32263"/>
    <w:rsid w:val="00C3243F"/>
    <w:rsid w:val="00C33041"/>
    <w:rsid w:val="00C37B87"/>
    <w:rsid w:val="00C40F2A"/>
    <w:rsid w:val="00C43933"/>
    <w:rsid w:val="00C454EC"/>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3A08E3-EC24-4740-91CB-5324324142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5</TotalTime>
  <Pages>13</Pages>
  <Words>11164</Words>
  <Characters>6364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69</cp:revision>
  <cp:lastPrinted>2018-01-29T01:21:00Z</cp:lastPrinted>
  <dcterms:created xsi:type="dcterms:W3CDTF">2017-12-19T21:59:00Z</dcterms:created>
  <dcterms:modified xsi:type="dcterms:W3CDTF">2018-02-0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